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3158B" w:rsidRPr="001E375B" w:rsidRDefault="00E3158B" w:rsidP="00E3158B">
      <w:pPr>
        <w:spacing w:after="0" w:line="72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DAFTAR PUSTAKA</w:t>
      </w:r>
    </w:p>
    <w:p w:rsidR="00E3158B" w:rsidRDefault="00E3158B" w:rsidP="00E3158B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F3B16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Arikunto, S. (2010). </w:t>
      </w:r>
      <w:r w:rsidRPr="00FF3B16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Manajemen Penelitian.</w:t>
      </w:r>
      <w:r w:rsidRPr="00FF3B16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Jakarta: PT Rineka Cipta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E3158B" w:rsidRDefault="00E3158B" w:rsidP="00E3158B">
      <w:pPr>
        <w:spacing w:after="0" w:line="36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551F7">
        <w:rPr>
          <w:rFonts w:ascii="Times New Roman" w:hAnsi="Times New Roman" w:cs="Times New Roman"/>
          <w:noProof/>
          <w:sz w:val="24"/>
          <w:szCs w:val="24"/>
        </w:rPr>
        <w:t xml:space="preserve">Fitriah, M. (Penyunt.). (2018). </w:t>
      </w:r>
      <w:r w:rsidRPr="004551F7">
        <w:rPr>
          <w:rFonts w:ascii="Times New Roman" w:hAnsi="Times New Roman" w:cs="Times New Roman"/>
          <w:i/>
          <w:iCs/>
          <w:noProof/>
          <w:sz w:val="24"/>
          <w:szCs w:val="24"/>
        </w:rPr>
        <w:t>Komunikasi Pemasaran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Yogyakarta: Deepublish     </w:t>
      </w:r>
      <w:r w:rsidRPr="004551F7">
        <w:rPr>
          <w:rFonts w:ascii="Times New Roman" w:hAnsi="Times New Roman" w:cs="Times New Roman"/>
          <w:noProof/>
          <w:sz w:val="24"/>
          <w:szCs w:val="24"/>
        </w:rPr>
        <w:t>Grup Cv Budi Utama.</w:t>
      </w:r>
    </w:p>
    <w:p w:rsidR="00E3158B" w:rsidRDefault="00E3158B" w:rsidP="00E3158B">
      <w:pPr>
        <w:pStyle w:val="Bibliography"/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551F7">
        <w:rPr>
          <w:rFonts w:ascii="Times New Roman" w:hAnsi="Times New Roman" w:cs="Times New Roman"/>
          <w:noProof/>
          <w:sz w:val="24"/>
          <w:szCs w:val="24"/>
        </w:rPr>
        <w:t xml:space="preserve">Humairoh. (2018). </w:t>
      </w:r>
      <w:r w:rsidRPr="004551F7">
        <w:rPr>
          <w:rFonts w:ascii="Times New Roman" w:hAnsi="Times New Roman" w:cs="Times New Roman"/>
          <w:i/>
          <w:iCs/>
          <w:noProof/>
          <w:sz w:val="24"/>
          <w:szCs w:val="24"/>
        </w:rPr>
        <w:t>Pengaruh Harga, Desain Dan Kualitas Produk Terhadap Minat Beli Konsumen Sepatu All Star Original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Medan: Universitas Islam</w:t>
      </w:r>
      <w:r w:rsidRPr="004551F7">
        <w:rPr>
          <w:rFonts w:ascii="Times New Roman" w:hAnsi="Times New Roman" w:cs="Times New Roman"/>
          <w:noProof/>
          <w:sz w:val="24"/>
          <w:szCs w:val="24"/>
        </w:rPr>
        <w:t xml:space="preserve"> Sumatera Utara.</w:t>
      </w:r>
    </w:p>
    <w:p w:rsidR="00E3158B" w:rsidRDefault="00E3158B" w:rsidP="00E3158B">
      <w:pPr>
        <w:pStyle w:val="Bibliography"/>
        <w:spacing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3B16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Kotler, Philip; kevin Lane, Keller;. (2016). </w:t>
      </w:r>
      <w:r w:rsidRPr="00FF3B16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Manajemen Pemasaran</w:t>
      </w:r>
      <w:r w:rsidRPr="00FF3B16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(13 ed.). </w:t>
      </w:r>
      <w:r>
        <w:rPr>
          <w:rFonts w:ascii="Times New Roman" w:hAnsi="Times New Roman" w:cs="Times New Roman"/>
          <w:noProof/>
          <w:sz w:val="24"/>
          <w:szCs w:val="24"/>
        </w:rPr>
        <w:tab/>
      </w:r>
      <w:r w:rsidRPr="00FF3B16">
        <w:rPr>
          <w:rFonts w:ascii="Times New Roman" w:hAnsi="Times New Roman" w:cs="Times New Roman"/>
          <w:noProof/>
          <w:sz w:val="24"/>
          <w:szCs w:val="24"/>
          <w:lang w:val="en-US"/>
        </w:rPr>
        <w:t>(B. Sabran, Trans.) Jakarta: Erlangga.</w:t>
      </w:r>
      <w:r w:rsidRPr="006E44AD">
        <w:rPr>
          <w:rFonts w:ascii="Times New Roman" w:hAnsi="Times New Roman" w:cs="Times New Roman"/>
          <w:noProof/>
          <w:sz w:val="24"/>
          <w:szCs w:val="24"/>
        </w:rPr>
        <w:t xml:space="preserve"> </w:t>
      </w:r>
    </w:p>
    <w:sdt>
      <w:sdtPr>
        <w:id w:val="821780223"/>
        <w:bibliography/>
      </w:sdtPr>
      <w:sdtContent>
        <w:p w:rsidR="00E3158B" w:rsidRPr="00BB2DE5" w:rsidRDefault="00E3158B" w:rsidP="00E3158B">
          <w:pPr>
            <w:pStyle w:val="Bibliography"/>
            <w:spacing w:after="0" w:line="360" w:lineRule="auto"/>
            <w:ind w:left="720" w:hanging="720"/>
            <w:jc w:val="both"/>
            <w:rPr>
              <w:rFonts w:ascii="Times New Roman" w:hAnsi="Times New Roman" w:cs="Times New Roman"/>
              <w:noProof/>
              <w:sz w:val="24"/>
              <w:szCs w:val="24"/>
              <w:lang w:val="en-US"/>
            </w:rPr>
          </w:pPr>
          <w:r w:rsidRPr="00BB2DE5"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 w:rsidRPr="009C1017">
            <w:rPr>
              <w:rFonts w:ascii="Times New Roman" w:hAnsi="Times New Roman" w:cs="Times New Roman"/>
              <w:sz w:val="24"/>
              <w:szCs w:val="24"/>
            </w:rPr>
            <w:instrText xml:space="preserve"> BIBLIOGRAPHY </w:instrText>
          </w:r>
          <w:r w:rsidRPr="00BB2DE5"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r w:rsidRPr="00BB2DE5">
            <w:rPr>
              <w:rFonts w:ascii="Times New Roman" w:hAnsi="Times New Roman" w:cs="Times New Roman"/>
              <w:noProof/>
              <w:sz w:val="24"/>
              <w:szCs w:val="24"/>
              <w:lang w:val="en-US"/>
            </w:rPr>
            <w:t xml:space="preserve">Priyastama, R. (2017). </w:t>
          </w:r>
          <w:r w:rsidRPr="00BB2DE5">
            <w:rPr>
              <w:rFonts w:ascii="Times New Roman" w:hAnsi="Times New Roman" w:cs="Times New Roman"/>
              <w:i/>
              <w:iCs/>
              <w:noProof/>
              <w:sz w:val="24"/>
              <w:szCs w:val="24"/>
              <w:lang w:val="en-US"/>
            </w:rPr>
            <w:t>SPSS Pengolahan Data &amp; Analisis Data.</w:t>
          </w:r>
          <w:r w:rsidRPr="00BB2DE5">
            <w:rPr>
              <w:rFonts w:ascii="Times New Roman" w:hAnsi="Times New Roman" w:cs="Times New Roman"/>
              <w:noProof/>
              <w:sz w:val="24"/>
              <w:szCs w:val="24"/>
              <w:lang w:val="en-US"/>
            </w:rPr>
            <w:t xml:space="preserve"> (Tari, Ed.) Yogyakarta: Start Up.</w:t>
          </w:r>
        </w:p>
        <w:p w:rsidR="00E3158B" w:rsidRPr="006E44AD" w:rsidRDefault="00E3158B" w:rsidP="00E3158B">
          <w:pPr>
            <w:spacing w:after="0" w:line="360" w:lineRule="auto"/>
          </w:pPr>
          <w:r w:rsidRPr="00BB2DE5">
            <w:rPr>
              <w:rFonts w:ascii="Times New Roman" w:hAnsi="Times New Roman" w:cs="Times New Roman"/>
              <w:b/>
              <w:bCs/>
              <w:noProof/>
              <w:sz w:val="24"/>
              <w:szCs w:val="24"/>
            </w:rPr>
            <w:fldChar w:fldCharType="end"/>
          </w:r>
        </w:p>
      </w:sdtContent>
    </w:sdt>
    <w:p w:rsidR="00E3158B" w:rsidRPr="006E44AD" w:rsidRDefault="00E3158B" w:rsidP="00E3158B">
      <w:pPr>
        <w:pStyle w:val="Bibliography"/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551F7">
        <w:rPr>
          <w:rFonts w:ascii="Times New Roman" w:hAnsi="Times New Roman" w:cs="Times New Roman"/>
          <w:noProof/>
          <w:sz w:val="24"/>
          <w:szCs w:val="24"/>
        </w:rPr>
        <w:t xml:space="preserve">Sugiyono. (2016). </w:t>
      </w:r>
      <w:r w:rsidRPr="004551F7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ualitatf,Kuantitatif dan R&amp;D</w:t>
      </w:r>
      <w:r w:rsidRPr="004551F7">
        <w:rPr>
          <w:rFonts w:ascii="Times New Roman" w:hAnsi="Times New Roman" w:cs="Times New Roman"/>
          <w:noProof/>
          <w:sz w:val="24"/>
          <w:szCs w:val="24"/>
        </w:rPr>
        <w:t xml:space="preserve"> (Cetakan Keduapuluh Tiga ed.). Bandung: Alfabeta.</w:t>
      </w:r>
    </w:p>
    <w:p w:rsidR="00E3158B" w:rsidRPr="006E44AD" w:rsidRDefault="00E3158B" w:rsidP="00E3158B">
      <w:pPr>
        <w:pStyle w:val="Bibliography"/>
        <w:spacing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551F7">
        <w:rPr>
          <w:rFonts w:ascii="Times New Roman" w:hAnsi="Times New Roman" w:cs="Times New Roman"/>
          <w:noProof/>
          <w:sz w:val="24"/>
          <w:szCs w:val="24"/>
        </w:rPr>
        <w:t xml:space="preserve">Sunyoto, D. (Penyunt.). (2020). </w:t>
      </w:r>
      <w:r w:rsidRPr="004551F7">
        <w:rPr>
          <w:rFonts w:ascii="Times New Roman" w:hAnsi="Times New Roman" w:cs="Times New Roman"/>
          <w:i/>
          <w:iCs/>
          <w:noProof/>
          <w:sz w:val="24"/>
          <w:szCs w:val="24"/>
        </w:rPr>
        <w:t>Dasar-Dasar Manajemen Pemasaran (Konsep,Strategi dan Kasus)</w:t>
      </w:r>
      <w:r w:rsidRPr="004551F7">
        <w:rPr>
          <w:rFonts w:ascii="Times New Roman" w:hAnsi="Times New Roman" w:cs="Times New Roman"/>
          <w:noProof/>
          <w:sz w:val="24"/>
          <w:szCs w:val="24"/>
        </w:rPr>
        <w:t xml:space="preserve"> (Cetakan Ketiga ed.). Yogyakarta: CAPS(Center Academic Publishing service) Pt.Buku Seru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</w:p>
    <w:p w:rsidR="00E3158B" w:rsidRPr="006E44AD" w:rsidRDefault="00E3158B" w:rsidP="00E3158B">
      <w:pPr>
        <w:pStyle w:val="Bibliography"/>
        <w:spacing w:line="360" w:lineRule="auto"/>
        <w:ind w:left="720" w:hanging="720"/>
        <w:jc w:val="both"/>
      </w:pPr>
      <w:r w:rsidRPr="00FF3B16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Tjiptono, F. (2019). </w:t>
      </w:r>
      <w:r w:rsidRPr="00FF3B16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 xml:space="preserve">Strategi </w:t>
      </w:r>
      <w:r w:rsidRPr="00FF3B16">
        <w:rPr>
          <w:rFonts w:ascii="Times New Roman" w:hAnsi="Times New Roman" w:cs="Times New Roman"/>
          <w:i/>
          <w:iCs/>
          <w:noProof/>
          <w:sz w:val="24"/>
          <w:szCs w:val="24"/>
        </w:rPr>
        <w:t>Pemasaran</w:t>
      </w:r>
      <w:r w:rsidRPr="00FF3B16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.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(A. Diana, Ed.) Yogyakarta:Andi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 </w:t>
      </w:r>
      <w:r w:rsidRPr="00FF3B16">
        <w:rPr>
          <w:rFonts w:ascii="Times New Roman" w:hAnsi="Times New Roman" w:cs="Times New Roman"/>
          <w:noProof/>
          <w:sz w:val="24"/>
          <w:szCs w:val="24"/>
          <w:lang w:val="en-US"/>
        </w:rPr>
        <w:t>(Anggot</w:t>
      </w:r>
      <w:r w:rsidRPr="00FF3B16">
        <w:rPr>
          <w:rFonts w:ascii="Times New Roman" w:hAnsi="Times New Roman" w:cs="Times New Roman"/>
          <w:noProof/>
          <w:sz w:val="24"/>
          <w:szCs w:val="24"/>
        </w:rPr>
        <w:t>a</w:t>
      </w:r>
      <w:r w:rsidRPr="00FF3B16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IKAPI).</w:t>
      </w:r>
      <w:r w:rsidRPr="006E44AD">
        <w:t xml:space="preserve"> </w:t>
      </w:r>
    </w:p>
    <w:p w:rsidR="00E3158B" w:rsidRDefault="00E3158B" w:rsidP="00E3158B">
      <w:pPr>
        <w:pStyle w:val="Bibliography"/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551F7">
        <w:rPr>
          <w:rFonts w:ascii="Times New Roman" w:hAnsi="Times New Roman" w:cs="Times New Roman"/>
          <w:noProof/>
          <w:sz w:val="24"/>
          <w:szCs w:val="24"/>
        </w:rPr>
        <w:t xml:space="preserve">Yamit, Z. (Penyunt.). (2018). </w:t>
      </w:r>
      <w:r w:rsidRPr="004551F7">
        <w:rPr>
          <w:rFonts w:ascii="Times New Roman" w:hAnsi="Times New Roman" w:cs="Times New Roman"/>
          <w:i/>
          <w:iCs/>
          <w:noProof/>
          <w:sz w:val="24"/>
          <w:szCs w:val="24"/>
        </w:rPr>
        <w:t>Manajemen Kualitas Produk dan Jasa</w:t>
      </w:r>
      <w:r w:rsidRPr="004551F7">
        <w:rPr>
          <w:rFonts w:ascii="Times New Roman" w:hAnsi="Times New Roman" w:cs="Times New Roman"/>
          <w:noProof/>
          <w:sz w:val="24"/>
          <w:szCs w:val="24"/>
        </w:rPr>
        <w:t xml:space="preserve"> (Edisi Pertama Cetakan Keenam ed.). Yogyakarta: Ekonisia.</w:t>
      </w:r>
    </w:p>
    <w:p w:rsidR="00E3158B" w:rsidRDefault="00E3158B" w:rsidP="00E3158B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3348A">
        <w:rPr>
          <w:rFonts w:ascii="Times New Roman" w:hAnsi="Times New Roman" w:cs="Times New Roman"/>
          <w:noProof/>
          <w:sz w:val="24"/>
          <w:szCs w:val="24"/>
        </w:rPr>
        <w:t xml:space="preserve">Fauzan, A., &amp; Rohman, A. (2019). </w:t>
      </w:r>
      <w:r w:rsidRPr="00C3348A">
        <w:rPr>
          <w:rFonts w:ascii="Times New Roman" w:hAnsi="Times New Roman" w:cs="Times New Roman"/>
          <w:i/>
          <w:noProof/>
          <w:sz w:val="24"/>
          <w:szCs w:val="24"/>
        </w:rPr>
        <w:t>Pengaruh Harga dan Kualitas Produk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3348A">
        <w:rPr>
          <w:rFonts w:ascii="Times New Roman" w:hAnsi="Times New Roman" w:cs="Times New Roman"/>
          <w:i/>
          <w:iCs/>
          <w:noProof/>
          <w:sz w:val="24"/>
          <w:szCs w:val="24"/>
        </w:rPr>
        <w:t>Terhadap Minat Beli Sepeda Motor Kawasaki</w:t>
      </w:r>
      <w:r w:rsidRPr="00C3348A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C3348A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C3348A">
        <w:rPr>
          <w:rFonts w:ascii="Times New Roman" w:hAnsi="Times New Roman" w:cs="Times New Roman"/>
          <w:noProof/>
          <w:sz w:val="24"/>
          <w:szCs w:val="24"/>
        </w:rPr>
        <w:t>, 104–113.</w:t>
      </w:r>
    </w:p>
    <w:p w:rsidR="00E3158B" w:rsidRDefault="00E3158B" w:rsidP="00E3158B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24615">
        <w:rPr>
          <w:rFonts w:ascii="Times New Roman" w:hAnsi="Times New Roman" w:cs="Times New Roman"/>
          <w:noProof/>
          <w:sz w:val="24"/>
          <w:szCs w:val="24"/>
        </w:rPr>
        <w:t xml:space="preserve">Ghassani, M. T., &amp; Suryoko, S. (2017). Pengaruh Kualitas Produk dan Harga Terhadap Minat Beli Ulang Bandeng Juwana Vaccum Melalui Kepuasan Konsumen Sebagai Variabel Intervening (Studi Kasus Pada Pelanggan PT. Bandeng Juwana Elrina Semarang). </w:t>
      </w:r>
      <w:r w:rsidRPr="00F24615">
        <w:rPr>
          <w:rFonts w:ascii="Times New Roman" w:hAnsi="Times New Roman" w:cs="Times New Roman"/>
          <w:i/>
          <w:iCs/>
          <w:noProof/>
          <w:sz w:val="24"/>
          <w:szCs w:val="24"/>
        </w:rPr>
        <w:t>Jurnal Ilmu Administrasi Bisnis</w:t>
      </w:r>
      <w:r w:rsidRPr="00F2461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24615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F24615">
        <w:rPr>
          <w:rFonts w:ascii="Times New Roman" w:hAnsi="Times New Roman" w:cs="Times New Roman"/>
          <w:noProof/>
          <w:sz w:val="24"/>
          <w:szCs w:val="24"/>
        </w:rPr>
        <w:t>(4), 311–319.</w:t>
      </w:r>
    </w:p>
    <w:p w:rsidR="00E3158B" w:rsidRDefault="00E3158B" w:rsidP="00E3158B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551F7">
        <w:rPr>
          <w:rFonts w:ascii="Times New Roman" w:hAnsi="Times New Roman" w:cs="Times New Roman"/>
          <w:noProof/>
          <w:sz w:val="24"/>
          <w:szCs w:val="24"/>
        </w:rPr>
        <w:t xml:space="preserve">Halim, N. R., &amp; Iskandar, D. A. (2019). Pengaruh </w:t>
      </w:r>
      <w:r w:rsidRPr="004551F7">
        <w:rPr>
          <w:rFonts w:ascii="Times New Roman" w:hAnsi="Times New Roman" w:cs="Times New Roman"/>
          <w:noProof/>
          <w:sz w:val="24"/>
          <w:szCs w:val="24"/>
        </w:rPr>
        <w:tab/>
        <w:t xml:space="preserve">Kualitas Produk, Harga dan </w:t>
      </w:r>
      <w:r w:rsidRPr="004551F7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Persaingan terhadap Minat Beli. </w:t>
      </w:r>
      <w:r w:rsidRPr="004551F7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Jurnal Riset </w:t>
      </w:r>
      <w:r w:rsidRPr="004551F7">
        <w:rPr>
          <w:rFonts w:ascii="Times New Roman" w:hAnsi="Times New Roman" w:cs="Times New Roman"/>
          <w:i/>
          <w:iCs/>
          <w:noProof/>
          <w:sz w:val="24"/>
          <w:szCs w:val="24"/>
        </w:rPr>
        <w:tab/>
        <w:t>Manajemen Dan Bisnis</w:t>
      </w:r>
      <w:r w:rsidRPr="004551F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551F7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4551F7">
        <w:rPr>
          <w:rFonts w:ascii="Times New Roman" w:hAnsi="Times New Roman" w:cs="Times New Roman"/>
          <w:noProof/>
          <w:sz w:val="24"/>
          <w:szCs w:val="24"/>
        </w:rPr>
        <w:t>(3), 415–424.</w:t>
      </w:r>
    </w:p>
    <w:p w:rsidR="00E3158B" w:rsidRDefault="00E3158B" w:rsidP="00E3158B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551F7">
        <w:rPr>
          <w:rFonts w:ascii="Times New Roman" w:hAnsi="Times New Roman" w:cs="Times New Roman"/>
          <w:noProof/>
          <w:sz w:val="24"/>
          <w:szCs w:val="24"/>
        </w:rPr>
        <w:t xml:space="preserve">Hapsila, A. (2020). </w:t>
      </w:r>
      <w:r w:rsidRPr="004551F7">
        <w:rPr>
          <w:rFonts w:ascii="Times New Roman" w:hAnsi="Times New Roman" w:cs="Times New Roman"/>
          <w:i/>
          <w:iCs/>
          <w:noProof/>
          <w:sz w:val="24"/>
          <w:szCs w:val="24"/>
        </w:rPr>
        <w:t>Pengaruh Harga Dan Kualitas Pelayanan Terhadap Minat Beli Konsumen Pada Fotocopy Anugrah Rengat</w:t>
      </w:r>
      <w:r w:rsidRPr="004551F7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4551F7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4551F7">
        <w:rPr>
          <w:rFonts w:ascii="Times New Roman" w:hAnsi="Times New Roman" w:cs="Times New Roman"/>
          <w:noProof/>
          <w:sz w:val="24"/>
          <w:szCs w:val="24"/>
        </w:rPr>
        <w:t>(1), 93–99.</w:t>
      </w:r>
    </w:p>
    <w:p w:rsidR="00E3158B" w:rsidRDefault="00E3158B" w:rsidP="00E3158B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C30D96">
        <w:rPr>
          <w:rFonts w:ascii="Times New Roman" w:hAnsi="Times New Roman" w:cs="Times New Roman"/>
          <w:noProof/>
          <w:sz w:val="24"/>
          <w:szCs w:val="24"/>
        </w:rPr>
        <w:t xml:space="preserve">P. K., Dan, H., Of, W., &amp;  M. (2018). Pengaruh Kualitas Produk, Harga Dan Word of Mouth Terhadap Minat Beli Konsumen Handphone Pada Mahasiswa Feb Unsrat. </w:t>
      </w:r>
      <w:r w:rsidRPr="00C30D96">
        <w:rPr>
          <w:rFonts w:ascii="Times New Roman" w:hAnsi="Times New Roman" w:cs="Times New Roman"/>
          <w:i/>
          <w:iCs/>
          <w:noProof/>
          <w:sz w:val="24"/>
          <w:szCs w:val="24"/>
        </w:rPr>
        <w:t>Jurnal EMBA: Jurnal Riset Ekonomi, Manajemen, Bisnis Dan Akuntansi</w:t>
      </w:r>
      <w:r w:rsidRPr="00C30D9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30D96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C30D96">
        <w:rPr>
          <w:rFonts w:ascii="Times New Roman" w:hAnsi="Times New Roman" w:cs="Times New Roman"/>
          <w:noProof/>
          <w:sz w:val="24"/>
          <w:szCs w:val="24"/>
        </w:rPr>
        <w:t>(3), 1188–1197.</w:t>
      </w:r>
      <w:r w:rsidRPr="006E44AD">
        <w:rPr>
          <w:rFonts w:ascii="Times New Roman" w:hAnsi="Times New Roman" w:cs="Times New Roman"/>
          <w:sz w:val="24"/>
          <w:szCs w:val="24"/>
        </w:rPr>
        <w:t xml:space="preserve"> </w:t>
      </w:r>
    </w:p>
    <w:p w:rsidR="00E3158B" w:rsidRPr="00F24615" w:rsidRDefault="00E3158B" w:rsidP="00E3158B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24615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F24615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F24615">
        <w:rPr>
          <w:rFonts w:ascii="Times New Roman" w:hAnsi="Times New Roman" w:cs="Times New Roman"/>
          <w:sz w:val="24"/>
          <w:szCs w:val="24"/>
        </w:rPr>
        <w:fldChar w:fldCharType="separate"/>
      </w:r>
      <w:r w:rsidRPr="00F24615">
        <w:rPr>
          <w:rFonts w:ascii="Times New Roman" w:hAnsi="Times New Roman" w:cs="Times New Roman"/>
          <w:noProof/>
          <w:sz w:val="24"/>
          <w:szCs w:val="24"/>
        </w:rPr>
        <w:t xml:space="preserve">Satria, A. A. (2017). Pengaruh Harga, Promosi, Dan Kualitas Produk Terhadap Minat Beli Konsumen Pada Perusahaan A-36. </w:t>
      </w:r>
      <w:r w:rsidRPr="00F24615">
        <w:rPr>
          <w:rFonts w:ascii="Times New Roman" w:hAnsi="Times New Roman" w:cs="Times New Roman"/>
          <w:i/>
          <w:iCs/>
          <w:noProof/>
          <w:sz w:val="24"/>
          <w:szCs w:val="24"/>
        </w:rPr>
        <w:t>Jurnal Manajemen Dan Start-Up Bisnis</w:t>
      </w:r>
      <w:r w:rsidRPr="00F2461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24615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F24615">
        <w:rPr>
          <w:rFonts w:ascii="Times New Roman" w:hAnsi="Times New Roman" w:cs="Times New Roman"/>
          <w:noProof/>
          <w:sz w:val="24"/>
          <w:szCs w:val="24"/>
        </w:rPr>
        <w:t>(1).</w:t>
      </w:r>
    </w:p>
    <w:p w:rsidR="00E3158B" w:rsidRDefault="00E3158B" w:rsidP="00E3158B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24615">
        <w:rPr>
          <w:rFonts w:ascii="Times New Roman" w:hAnsi="Times New Roman" w:cs="Times New Roman"/>
          <w:sz w:val="24"/>
          <w:szCs w:val="24"/>
        </w:rPr>
        <w:fldChar w:fldCharType="end"/>
      </w:r>
    </w:p>
    <w:p w:rsidR="00E3158B" w:rsidRDefault="00E3158B" w:rsidP="00E3158B">
      <w:pPr>
        <w:pStyle w:val="Bibliography"/>
        <w:spacing w:after="0" w:line="36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2E3DC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Shinta, A. (2014). </w:t>
      </w:r>
      <w:r w:rsidRPr="002E3DC4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Manajemen Pemasaran.</w:t>
      </w:r>
      <w:r w:rsidRPr="002E3DC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Malang: Universitas Brawijaya (UB Press).</w:t>
      </w:r>
    </w:p>
    <w:p w:rsidR="00E3158B" w:rsidRDefault="00E3158B" w:rsidP="00E3158B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551F7">
        <w:rPr>
          <w:rFonts w:ascii="Times New Roman" w:hAnsi="Times New Roman" w:cs="Times New Roman"/>
          <w:noProof/>
          <w:sz w:val="24"/>
          <w:szCs w:val="24"/>
        </w:rPr>
        <w:t xml:space="preserve">Sudirjo, F. (2018). Pengaruh Kualitas Produk Dan Iklan Terhadap Minat Beli Konsumen AMDK Amidis Di Semarang. </w:t>
      </w:r>
      <w:r w:rsidRPr="004551F7">
        <w:rPr>
          <w:rFonts w:ascii="Times New Roman" w:hAnsi="Times New Roman" w:cs="Times New Roman"/>
          <w:i/>
          <w:iCs/>
          <w:noProof/>
          <w:sz w:val="24"/>
          <w:szCs w:val="24"/>
        </w:rPr>
        <w:t>E-Jurnal Serat Acitya</w:t>
      </w:r>
      <w:r w:rsidRPr="004551F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551F7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4551F7">
        <w:rPr>
          <w:rFonts w:ascii="Times New Roman" w:hAnsi="Times New Roman" w:cs="Times New Roman"/>
          <w:noProof/>
          <w:sz w:val="24"/>
          <w:szCs w:val="24"/>
        </w:rPr>
        <w:t xml:space="preserve">(1), 910–917. </w:t>
      </w:r>
    </w:p>
    <w:p w:rsidR="00E3158B" w:rsidRPr="00C30D96" w:rsidRDefault="00E3158B" w:rsidP="00E3158B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E3158B" w:rsidRPr="006E44AD" w:rsidRDefault="00E3158B" w:rsidP="00E3158B"/>
    <w:p w:rsidR="00E3158B" w:rsidRPr="00C3348A" w:rsidRDefault="00E3158B" w:rsidP="00E3158B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E3158B" w:rsidRPr="004551F7" w:rsidRDefault="00E3158B" w:rsidP="00E3158B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E3158B" w:rsidRDefault="00E3158B" w:rsidP="00E3158B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E3158B" w:rsidRPr="006E44AD" w:rsidRDefault="00E3158B" w:rsidP="00E3158B"/>
    <w:sdt>
      <w:sdtPr>
        <w:id w:val="-374778796"/>
        <w:bibliography/>
      </w:sdtPr>
      <w:sdtContent>
        <w:p w:rsidR="00E3158B" w:rsidRDefault="00E3158B" w:rsidP="00E3158B">
          <w:pPr>
            <w:pStyle w:val="Bibliography"/>
            <w:jc w:val="both"/>
          </w:pPr>
        </w:p>
        <w:p w:rsidR="00E3158B" w:rsidRDefault="00E3158B" w:rsidP="00E3158B">
          <w:pPr>
            <w:jc w:val="both"/>
          </w:pPr>
        </w:p>
      </w:sdtContent>
    </w:sdt>
    <w:p w:rsidR="00E3158B" w:rsidRDefault="00E3158B" w:rsidP="00E3158B">
      <w:pPr>
        <w:pStyle w:val="Bibliography"/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E3158B" w:rsidRDefault="00E3158B" w:rsidP="00E3158B"/>
    <w:p w:rsidR="00E3158B" w:rsidRPr="001E375B" w:rsidRDefault="00E3158B" w:rsidP="00E3158B"/>
    <w:p w:rsidR="004B7F5D" w:rsidRDefault="004B7F5D">
      <w:bookmarkStart w:id="0" w:name="_GoBack"/>
      <w:bookmarkEnd w:id="0"/>
    </w:p>
    <w:sectPr w:rsidR="004B7F5D" w:rsidSect="00E3158B">
      <w:pgSz w:w="11906" w:h="16838"/>
      <w:pgMar w:top="2268" w:right="1701" w:bottom="2268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3158B"/>
    <w:rsid w:val="004B7F5D"/>
    <w:rsid w:val="00E3158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3158B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E3158B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3158B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E3158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>
  <b:Source>
    <b:Tag>Placeholder1</b:Tag>
    <b:SourceType>Book</b:SourceType>
    <b:Guid>{6FA25AA2-FA94-4824-8436-B7AB3789B74D}</b:Guid>
    <b:RefOrder>1</b:RefOrder>
  </b:Source>
  <b:Source>
    <b:Tag>Yam18</b:Tag>
    <b:SourceType>Book</b:SourceType>
    <b:Guid>{E0F0E0DE-1734-4D56-A8F7-52A26A44F152}</b:Guid>
    <b:Author>
      <b:Editor>
        <b:NameList>
          <b:Person>
            <b:Last>Yamit</b:Last>
            <b:First>Zulian</b:First>
          </b:Person>
        </b:NameList>
      </b:Editor>
    </b:Author>
    <b:Title>Manajemen Kualitas Produk dan Jasa</b:Title>
    <b:Year>2018</b:Year>
    <b:City>Yogyakarta</b:City>
    <b:Publisher>Ekonisia</b:Publisher>
    <b:Edition>Edisi Pertama Cetakan Keenam</b:Edition>
    <b:RefOrder>2</b:RefOrder>
  </b:Source>
  <b:Source>
    <b:Tag>Sun20</b:Tag>
    <b:SourceType>Book</b:SourceType>
    <b:Guid>{768CD577-46AC-4D73-9DBA-CEF16DCF8C47}</b:Guid>
    <b:Title>Dasar-Dasar Manajemen Pemasaran (Konsep,Strategi dan Kasus)</b:Title>
    <b:Year>2020</b:Year>
    <b:City>Yogyakarta</b:City>
    <b:Publisher>CAPS(Center Academic Publishing service) Pt.Buku Seru</b:Publisher>
    <b:Edition>Cetakan Ketiga</b:Edition>
    <b:Author>
      <b:Editor>
        <b:NameList>
          <b:Person>
            <b:Last>Sunyoto</b:Last>
            <b:First>Danang</b:First>
          </b:Person>
        </b:NameList>
      </b:Editor>
    </b:Author>
    <b:RefOrder>3</b:RefOrder>
  </b:Source>
  <b:Source>
    <b:Tag>Sug16</b:Tag>
    <b:SourceType>Book</b:SourceType>
    <b:Guid>{1CF647D5-8230-45D8-B578-DFC07817D383}</b:Guid>
    <b:Title>Metode Penelitian Kualitatf,Kuantitatif dan R&amp;D</b:Title>
    <b:Year>2016</b:Year>
    <b:City>Bandung</b:City>
    <b:Publisher>Alfabeta</b:Publisher>
    <b:Edition>Cetakan Keduapuluh Tiga</b:Edition>
    <b:Author>
      <b:Author>
        <b:NameList>
          <b:Person>
            <b:Last>Sugiyono</b:Last>
          </b:Person>
        </b:NameList>
      </b:Author>
    </b:Author>
    <b:RefOrder>4</b:RefOrder>
  </b:Source>
  <b:Source>
    <b:Tag>Zul</b:Tag>
    <b:SourceType>Book</b:SourceType>
    <b:Guid>{BBB08877-A240-48FE-AB05-2DC5FDD72FE1}</b:Guid>
    <b:Author>
      <b:Author>
        <b:Corporate>Zulian Yamit</b:Corporate>
      </b:Author>
    </b:Author>
    <b:Title>Manajemen Kualitas produk dan Jasa</b:Title>
    <b:RefOrder>5</b:RefOrder>
  </b:Source>
  <b:Source>
    <b:Tag>Fit18</b:Tag>
    <b:SourceType>Book</b:SourceType>
    <b:Guid>{DAA4C11D-1BE0-4480-97DE-2A56BC087BFC}</b:Guid>
    <b:Title>Komunikasi Pemasaran</b:Title>
    <b:Year>2018</b:Year>
    <b:City>Yogyakarta</b:City>
    <b:Publisher>Deepublish (Grup Cv Budi Utama</b:Publisher>
    <b:Author>
      <b:Editor>
        <b:NameList>
          <b:Person>
            <b:Last>Fitriah</b:Last>
            <b:First>Maria</b:First>
          </b:Person>
        </b:NameList>
      </b:Editor>
    </b:Author>
    <b:RefOrder>6</b:RefOrder>
  </b:Source>
  <b:Source>
    <b:Tag>Hum18</b:Tag>
    <b:SourceType>Book</b:SourceType>
    <b:Guid>{115297B3-D39B-4355-B0DB-FEEC5EE674AC}</b:Guid>
    <b:Author>
      <b:Author>
        <b:NameList>
          <b:Person>
            <b:Last>Humairoh</b:Last>
          </b:Person>
        </b:NameList>
      </b:Author>
    </b:Author>
    <b:Title>Pengaruh Harga, Desain Dan Kualitas Produk Terhadap Minat Beli Konsumen Sepatu All Star Original</b:Title>
    <b:Year>2018</b:Year>
    <b:City>Medan</b:City>
    <b:Publisher>Universitas Islan Sumatera Utara</b:Publisher>
    <b:RefOrder>7</b:RefOrder>
  </b:Source>
  <b:Source>
    <b:Tag>Shi14</b:Tag>
    <b:SourceType>Book</b:SourceType>
    <b:Guid>{15231817-4F65-47AE-8F57-6ED88722F99B}</b:Guid>
    <b:Title>Manajemen Pemasaran</b:Title>
    <b:Year>2014</b:Year>
    <b:City>Malang</b:City>
    <b:Publisher>Universitas Brawijaya Press </b:Publisher>
    <b:Pages>164</b:Pages>
    <b:Author>
      <b:Author>
        <b:NameList>
          <b:Person>
            <b:Last>Shinta</b:Last>
            <b:First>Agustina</b:First>
          </b:Person>
        </b:NameList>
      </b:Author>
    </b:Author>
    <b:RefOrder>8</b:RefOrder>
  </b:Source>
  <b:Source>
    <b:Tag>Shi141</b:Tag>
    <b:SourceType>Book</b:SourceType>
    <b:Guid>{63A34215-9BE6-421A-BF2F-2FFC69DC6631}</b:Guid>
    <b:Title>Manajemen Pemasaran</b:Title>
    <b:Year>2014</b:Year>
    <b:City>Malang,Indonesia</b:City>
    <b:Publisher>Universitas Brawijaya Press</b:Publisher>
    <b:Author>
      <b:Author>
        <b:NameList>
          <b:Person>
            <b:Last>Shinta</b:Last>
            <b:First>Agustina</b:First>
          </b:Person>
        </b:NameList>
      </b:Author>
    </b:Author>
    <b:Pages>164</b:Pages>
    <b:RefOrder>9</b:RefOrder>
  </b:Source>
  <b:Source>
    <b:Tag>Shi142</b:Tag>
    <b:SourceType>Book</b:SourceType>
    <b:Guid>{74DC8E55-ECBD-4F72-B406-E2C2AEBC14E1}</b:Guid>
    <b:Author>
      <b:Author>
        <b:NameList>
          <b:Person>
            <b:Last>Shinta</b:Last>
            <b:First>Agustina</b:First>
          </b:Person>
        </b:NameList>
      </b:Author>
    </b:Author>
    <b:Title>Manajemen Pemasaran</b:Title>
    <b:Year>2014</b:Year>
    <b:City>Malang</b:City>
    <b:Publisher>Universitas Brawijaya (UB Press)</b:Publisher>
    <b:Pages>164</b:Pages>
    <b:RefOrder>10</b:RefOrder>
  </b:Source>
  <b:Source>
    <b:Tag>Kot16</b:Tag>
    <b:SourceType>Book</b:SourceType>
    <b:Guid>{E0BF374C-D6A4-40AE-ACAD-5DF36104452D}</b:Guid>
    <b:Title>Manajemen Pemasaran</b:Title>
    <b:Year>2016</b:Year>
    <b:City>Jakarta</b:City>
    <b:Publisher>Erlangga</b:Publisher>
    <b:Author>
      <b:Author>
        <b:Corporate>Kotler, Philip; kevin Lane, Keller;</b:Corporate>
      </b:Author>
      <b:Translator>
        <b:NameList>
          <b:Person>
            <b:Last>Sabran</b:Last>
            <b:First>Bob</b:First>
          </b:Person>
        </b:NameList>
      </b:Translator>
    </b:Author>
    <b:Edition>13</b:Edition>
    <b:RefOrder>11</b:RefOrder>
  </b:Source>
  <b:Source>
    <b:Tag>Tji19</b:Tag>
    <b:SourceType>Book</b:SourceType>
    <b:Guid>{6229864A-8A12-4D7B-B8C2-B67CE4B81E0C}</b:Guid>
    <b:Title>Strategi Manajemen</b:Title>
    <b:Year>2019</b:Year>
    <b:City>Yogyakarta</b:City>
    <b:Publisher>Andi (Anggot IKAPI)</b:Publisher>
    <b:Author>
      <b:Author>
        <b:NameList>
          <b:Person>
            <b:Last>Tjiptono</b:Last>
            <b:First>Fandy</b:First>
          </b:Person>
        </b:NameList>
      </b:Author>
      <b:Editor>
        <b:NameList>
          <b:Person>
            <b:Last>Diana</b:Last>
            <b:First>Anastasia</b:First>
          </b:Person>
        </b:NameList>
      </b:Editor>
    </b:Author>
    <b:RefOrder>12</b:RefOrder>
  </b:Source>
  <b:Source>
    <b:Tag>Pri17</b:Tag>
    <b:SourceType>Book</b:SourceType>
    <b:Guid>{C0AC2CB9-0346-4467-BE72-B35AD8A5DDCC}</b:Guid>
    <b:Title>SPSS Pengolahan Data &amp; Analisis Data</b:Title>
    <b:Year>2017</b:Year>
    <b:City>Yogyakarta</b:City>
    <b:Publisher>Start Up</b:Publisher>
    <b:Pages>288</b:Pages>
    <b:Author>
      <b:Author>
        <b:NameList>
          <b:Person>
            <b:Last>Priyastama</b:Last>
            <b:First>Romie</b:First>
          </b:Person>
        </b:NameList>
      </b:Author>
      <b:Editor>
        <b:NameList>
          <b:Person>
            <b:Last>Tari</b:Last>
          </b:Person>
        </b:NameList>
      </b:Editor>
    </b:Author>
    <b:RefOrder>13</b:RefOrder>
  </b:Source>
</b:Sources>
</file>

<file path=customXml/itemProps1.xml><?xml version="1.0" encoding="utf-8"?>
<ds:datastoreItem xmlns:ds="http://schemas.openxmlformats.org/officeDocument/2006/customXml" ds:itemID="{ED343E0B-0987-4B5A-B3EF-1FF1A12D520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370</Words>
  <Characters>2114</Characters>
  <Application>Microsoft Office Word</Application>
  <DocSecurity>0</DocSecurity>
  <Lines>17</Lines>
  <Paragraphs>4</Paragraphs>
  <ScaleCrop>false</ScaleCrop>
  <Company/>
  <LinksUpToDate>false</LinksUpToDate>
  <CharactersWithSpaces>248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TOSHIBA</dc:creator>
  <cp:lastModifiedBy>TOSHIBA</cp:lastModifiedBy>
  <cp:revision>1</cp:revision>
  <dcterms:created xsi:type="dcterms:W3CDTF">2022-02-10T11:10:00Z</dcterms:created>
  <dcterms:modified xsi:type="dcterms:W3CDTF">2022-02-10T11:11:00Z</dcterms:modified>
</cp:coreProperties>
</file>